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0DD42BCD" w:rsidR="00E81978" w:rsidRDefault="001063B9">
      <w:pPr>
        <w:pStyle w:val="Title"/>
      </w:pPr>
      <w:r>
        <w:t xml:space="preserve">Reflection </w:t>
      </w:r>
      <w:r w:rsidR="005F4695">
        <w:t>on Articles</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03ED65D9" w:rsidR="00E81978" w:rsidRDefault="00D7713F" w:rsidP="00B823AA">
      <w:pPr>
        <w:pStyle w:val="Title2"/>
      </w:pPr>
      <w:r>
        <w:lastRenderedPageBreak/>
        <w:t>Reflection on Articles</w:t>
      </w:r>
    </w:p>
    <w:p w14:paraId="4568F78B" w14:textId="036ACAC0" w:rsidR="001C299F" w:rsidRPr="00041580" w:rsidRDefault="001C299F" w:rsidP="001C299F">
      <w:pPr>
        <w:pStyle w:val="Title2"/>
        <w:jc w:val="left"/>
        <w:rPr>
          <w:b/>
          <w:bCs/>
        </w:rPr>
      </w:pPr>
      <w:r w:rsidRPr="00041580">
        <w:rPr>
          <w:b/>
          <w:bCs/>
        </w:rPr>
        <w:t xml:space="preserve">Article 1: 20 Years ago, a doctor published a study. </w:t>
      </w:r>
      <w:r w:rsidR="00F47D80" w:rsidRPr="00041580">
        <w:rPr>
          <w:b/>
          <w:bCs/>
        </w:rPr>
        <w:t>I</w:t>
      </w:r>
      <w:r w:rsidRPr="00041580">
        <w:rPr>
          <w:b/>
          <w:bCs/>
        </w:rPr>
        <w:t>t was completely made up, and it made us all sicker</w:t>
      </w:r>
      <w:r w:rsidR="00F47D80" w:rsidRPr="00041580">
        <w:rPr>
          <w:b/>
          <w:bCs/>
        </w:rPr>
        <w:t xml:space="preserve">. </w:t>
      </w:r>
    </w:p>
    <w:p w14:paraId="32F0C952" w14:textId="16032EA7" w:rsidR="0008137B" w:rsidRPr="00654EEB" w:rsidRDefault="0008137B" w:rsidP="001C299F">
      <w:pPr>
        <w:pStyle w:val="Title2"/>
        <w:jc w:val="left"/>
        <w:rPr>
          <w:b/>
          <w:bCs/>
        </w:rPr>
      </w:pPr>
      <w:r w:rsidRPr="00654EEB">
        <w:rPr>
          <w:b/>
          <w:bCs/>
        </w:rPr>
        <w:t>Reflection</w:t>
      </w:r>
    </w:p>
    <w:p w14:paraId="132188CC" w14:textId="2FAA3E9D" w:rsidR="007F25A6" w:rsidRDefault="007F25A6" w:rsidP="00357ABE">
      <w:pPr>
        <w:pStyle w:val="Title2"/>
        <w:jc w:val="left"/>
      </w:pPr>
      <w:r>
        <w:tab/>
      </w:r>
      <w:r w:rsidR="00C6108E">
        <w:t xml:space="preserve">Today, autism is recognized as one major health concern when it comes to the consideration of proper well-being of the children. It is vital to </w:t>
      </w:r>
      <w:r w:rsidR="00654EEB">
        <w:t xml:space="preserve">assess the connection between vaccines and autism </w:t>
      </w:r>
      <w:r w:rsidR="00D96E4E">
        <w:t xml:space="preserve">as anticipated by </w:t>
      </w:r>
      <w:r w:rsidR="00292319">
        <w:t>Dr</w:t>
      </w:r>
      <w:r w:rsidR="00594143">
        <w:t>.</w:t>
      </w:r>
      <w:r w:rsidR="00292319">
        <w:t xml:space="preserve"> Wakefield. It is crucial to evaluate whether the vaccines of measles, mumps, and rubella increase the chances of autism or it is just the myth. </w:t>
      </w:r>
      <w:r w:rsidR="00B436B9">
        <w:t>This particular claim turned as the huge controversy that ultimately minimize</w:t>
      </w:r>
      <w:r w:rsidR="00357ABE">
        <w:t>s</w:t>
      </w:r>
      <w:r w:rsidR="00B436B9">
        <w:t xml:space="preserve"> the trust level of parents on the mandatory use of vaccination</w:t>
      </w:r>
      <w:r w:rsidR="003C79B7">
        <w:t xml:space="preserve">s. </w:t>
      </w:r>
      <w:r w:rsidR="00F966FB">
        <w:t>Th</w:t>
      </w:r>
      <w:r w:rsidR="00C36128">
        <w:t>e allegation set by Dr</w:t>
      </w:r>
      <w:r w:rsidR="00594143">
        <w:t>.</w:t>
      </w:r>
      <w:r w:rsidR="00C36128">
        <w:t xml:space="preserve"> Wakefield further turned as the legal case that eventually helped to figure out all the grey areas exist</w:t>
      </w:r>
      <w:r w:rsidR="00200137">
        <w:t>ed</w:t>
      </w:r>
      <w:r w:rsidR="00C36128">
        <w:t xml:space="preserve"> in the entire scenario. </w:t>
      </w:r>
      <w:r w:rsidR="00200137">
        <w:t>It is clearly established by the author of this article that the claim developed by Dr</w:t>
      </w:r>
      <w:r w:rsidR="00594143">
        <w:t>.</w:t>
      </w:r>
      <w:r w:rsidR="00200137">
        <w:t xml:space="preserve"> Wakefield was nothing else but the complete fabrication. It is essential to</w:t>
      </w:r>
      <w:r w:rsidR="004F0138">
        <w:t xml:space="preserve"> consider this argument referring</w:t>
      </w:r>
      <w:r w:rsidR="00357ABE">
        <w:t xml:space="preserve"> to</w:t>
      </w:r>
      <w:r w:rsidR="00200137">
        <w:t xml:space="preserve"> all the relevant facts and figures. </w:t>
      </w:r>
    </w:p>
    <w:p w14:paraId="25DE6F51" w14:textId="2D63FB2F" w:rsidR="001F1474" w:rsidRDefault="002D126A" w:rsidP="00E160CA">
      <w:pPr>
        <w:pStyle w:val="Title2"/>
        <w:jc w:val="left"/>
      </w:pPr>
      <w:r>
        <w:tab/>
      </w:r>
      <w:r w:rsidR="004F0138">
        <w:t xml:space="preserve">Comprehensive consideration of the ground reality can be helpful to determine the linkage between vaccination and the health issue of autism. </w:t>
      </w:r>
      <w:r w:rsidR="003B3AD9">
        <w:t xml:space="preserve">The outcomes in the form of </w:t>
      </w:r>
      <w:r w:rsidR="00357ABE">
        <w:t xml:space="preserve">a </w:t>
      </w:r>
      <w:r w:rsidR="003B3AD9">
        <w:t>claim by Dr</w:t>
      </w:r>
      <w:r w:rsidR="00594143">
        <w:t>.</w:t>
      </w:r>
      <w:r w:rsidR="003B3AD9">
        <w:t xml:space="preserve"> Wakefield can never be trusted because there are some problems concerning this particular study. </w:t>
      </w:r>
      <w:r w:rsidR="00992842">
        <w:t>This major drawback of this particular study is that it is not comprised o</w:t>
      </w:r>
      <w:r w:rsidR="00357ABE">
        <w:t>f</w:t>
      </w:r>
      <w:r w:rsidR="00992842">
        <w:t xml:space="preserve"> statistics and it </w:t>
      </w:r>
      <w:r w:rsidR="00357ABE">
        <w:t>only relies</w:t>
      </w:r>
      <w:r w:rsidR="00992842">
        <w:t xml:space="preserve"> on the memories of the respondents. Secondly, Dr</w:t>
      </w:r>
      <w:r w:rsidR="00594143">
        <w:t>.</w:t>
      </w:r>
      <w:r w:rsidR="00992842">
        <w:t xml:space="preserve"> Wakefield delivered weak conclusion about the whole argument without any statistical evidence that eventually failed to achieve the desired outcomes of the research study</w:t>
      </w:r>
      <w:r w:rsidR="00E160CA">
        <w:t xml:space="preserve"> </w:t>
      </w:r>
      <w:r w:rsidR="00E160CA">
        <w:fldChar w:fldCharType="begin"/>
      </w:r>
      <w:r w:rsidR="00E160CA">
        <w:instrText xml:space="preserve"> ADDIN ZOTERO_ITEM CSL_CITATION {"citationID":"BSUPmSe9","properties":{"formattedCitation":"(Mordecai, 2014)","plainCitation":"(Mordecai, 2014)","noteIndex":0},"citationItems":[{"id":2006,"uris":["http://zotero.org/users/local/lMSdZ3dY/items/3T5GRWF8"],"uri":["http://zotero.org/users/local/lMSdZ3dY/items/3T5GRWF8"],"itemData":{"id":2006,"type":"webpage","title":"20 years ago, a doctor published a study. It was completely made up, and it made us all sicker","container-title":"Upworthy.com","author":[{"family":"Mordecai","given":"Adam"}],"issued":{"date-parts":[["2014",5,12]]}}}],"schema":"https://github.com/citation-style-language/schema/raw/master/csl-citation.json"} </w:instrText>
      </w:r>
      <w:r w:rsidR="00E160CA">
        <w:fldChar w:fldCharType="separate"/>
      </w:r>
      <w:r w:rsidR="00E160CA" w:rsidRPr="00E160CA">
        <w:rPr>
          <w:rFonts w:ascii="Times New Roman" w:hAnsi="Times New Roman" w:cs="Times New Roman"/>
        </w:rPr>
        <w:t>(Mordecai, 2014)</w:t>
      </w:r>
      <w:r w:rsidR="00E160CA">
        <w:fldChar w:fldCharType="end"/>
      </w:r>
      <w:r w:rsidR="00992842">
        <w:t xml:space="preserve">. </w:t>
      </w:r>
      <w:r w:rsidR="00B9252E">
        <w:t>Comparison of other studies with the research work of Dr. Wakefield also clearly indicate</w:t>
      </w:r>
      <w:r w:rsidR="00357ABE">
        <w:t>s</w:t>
      </w:r>
      <w:r w:rsidR="00B9252E">
        <w:t xml:space="preserve"> that there is no such evidence exist that can provide </w:t>
      </w:r>
      <w:r w:rsidR="00357ABE">
        <w:t xml:space="preserve">a </w:t>
      </w:r>
      <w:r w:rsidR="00B9252E">
        <w:t xml:space="preserve">proper link between autism and the use of </w:t>
      </w:r>
      <w:r w:rsidR="00B9252E">
        <w:lastRenderedPageBreak/>
        <w:t xml:space="preserve">vaccination of different diseases. </w:t>
      </w:r>
      <w:r w:rsidR="00AD35FF">
        <w:t xml:space="preserve">Finally, it is important to mention the evidence </w:t>
      </w:r>
      <w:r w:rsidR="00357ABE">
        <w:t>of 31</w:t>
      </w:r>
      <w:r w:rsidR="00AD35FF">
        <w:t xml:space="preserve"> studies in </w:t>
      </w:r>
      <w:r w:rsidR="00357ABE">
        <w:t xml:space="preserve">the </w:t>
      </w:r>
      <w:r w:rsidR="00AD35FF">
        <w:t>year 2005 that established that there is no connection exist</w:t>
      </w:r>
      <w:r w:rsidR="00357ABE">
        <w:t>s</w:t>
      </w:r>
      <w:r w:rsidR="00AD35FF">
        <w:t xml:space="preserve"> between the issue of autism and the use of vaccination. </w:t>
      </w:r>
    </w:p>
    <w:p w14:paraId="4D5054C0" w14:textId="01B3181C" w:rsidR="00F81C91" w:rsidRPr="00353FDD" w:rsidRDefault="00041580" w:rsidP="00F81C91">
      <w:pPr>
        <w:pStyle w:val="Title2"/>
        <w:jc w:val="left"/>
        <w:rPr>
          <w:b/>
          <w:bCs/>
        </w:rPr>
      </w:pPr>
      <w:r w:rsidRPr="00353FDD">
        <w:rPr>
          <w:b/>
          <w:bCs/>
        </w:rPr>
        <w:t xml:space="preserve">Article 2: </w:t>
      </w:r>
      <w:r w:rsidR="00F81C91" w:rsidRPr="00353FDD">
        <w:rPr>
          <w:b/>
          <w:bCs/>
        </w:rPr>
        <w:t>Study Linking Vaccine to Autism is Called Fraud</w:t>
      </w:r>
    </w:p>
    <w:p w14:paraId="48C9D311" w14:textId="7AA6FDEE" w:rsidR="00F81C91" w:rsidRPr="00353FDD" w:rsidRDefault="00F81C91" w:rsidP="00F81C91">
      <w:pPr>
        <w:pStyle w:val="Title2"/>
        <w:jc w:val="left"/>
        <w:rPr>
          <w:b/>
          <w:bCs/>
        </w:rPr>
      </w:pPr>
      <w:r w:rsidRPr="00353FDD">
        <w:rPr>
          <w:b/>
          <w:bCs/>
        </w:rPr>
        <w:t>Reflection</w:t>
      </w:r>
    </w:p>
    <w:p w14:paraId="68AD85DF" w14:textId="2529CAEE" w:rsidR="00F81C91" w:rsidRDefault="00F81C91" w:rsidP="00295041">
      <w:pPr>
        <w:pStyle w:val="Title2"/>
        <w:jc w:val="left"/>
      </w:pPr>
      <w:r>
        <w:tab/>
      </w:r>
      <w:r w:rsidR="00353FDD">
        <w:t xml:space="preserve">The validity and reliability of the research work can effectively determine by considering other research studies in the field. It is important to critically examine the research work of other health researchers to reject the fabricated research work of Dr. Andrew Wakefield. When it comes to </w:t>
      </w:r>
      <w:r w:rsidR="00295041">
        <w:t xml:space="preserve">the </w:t>
      </w:r>
      <w:r w:rsidR="00353FDD">
        <w:t xml:space="preserve">assessment of the research study of Dr. Andrew Wakefield about the connection </w:t>
      </w:r>
      <w:r w:rsidR="00295041">
        <w:t>between</w:t>
      </w:r>
      <w:r w:rsidR="00353FDD">
        <w:t xml:space="preserve"> vac</w:t>
      </w:r>
      <w:r w:rsidR="003A6314">
        <w:t>cines and autism, the role of Mr. Deer can never</w:t>
      </w:r>
      <w:r w:rsidR="007909C1">
        <w:t xml:space="preserve"> be</w:t>
      </w:r>
      <w:r w:rsidR="003A6314">
        <w:t xml:space="preserve"> ignored. </w:t>
      </w:r>
      <w:r w:rsidR="00531C8C">
        <w:t xml:space="preserve">The British journalist, Brian Deer found different health reports and critically examined to established this argument that </w:t>
      </w:r>
      <w:r w:rsidR="00AF4F4E">
        <w:t xml:space="preserve">how different and crucial health facts and evidence were changed by Dr. Wakefield and his colleagues to </w:t>
      </w:r>
      <w:r w:rsidR="00A215EF">
        <w:t xml:space="preserve">justify their opinion. </w:t>
      </w:r>
      <w:r w:rsidR="0068332A">
        <w:t xml:space="preserve">It is interesting to examine how different medical reports and records used by the investigator to </w:t>
      </w:r>
      <w:r w:rsidR="00E84701">
        <w:t xml:space="preserve">reject the argument developed by Dr. Wakefield. </w:t>
      </w:r>
      <w:r w:rsidR="001A5C2A">
        <w:t xml:space="preserve">Mr. Deer focused the information of twelve children which were used by Dr. Wakefield and his colleagues about their research work. </w:t>
      </w:r>
    </w:p>
    <w:p w14:paraId="64EFF2BF" w14:textId="77222A9E" w:rsidR="002B4968" w:rsidRDefault="002B4968" w:rsidP="00295041">
      <w:pPr>
        <w:pStyle w:val="Title2"/>
        <w:jc w:val="left"/>
      </w:pPr>
      <w:r>
        <w:tab/>
      </w:r>
      <w:r w:rsidR="00F921E7">
        <w:t xml:space="preserve">The valid way of research adopted by Mr. Deer by interviewed all the relevant healthcare providers and parents of those children. Detailed consideration of this form of research helped journalist to </w:t>
      </w:r>
      <w:r w:rsidR="007D3505">
        <w:t>establish</w:t>
      </w:r>
      <w:r w:rsidR="00F921E7">
        <w:t xml:space="preserve"> this fact that health reports of all the twelve children were altered by Dr. Wakefield</w:t>
      </w:r>
      <w:r w:rsidR="00D82F5E">
        <w:t xml:space="preserve"> </w:t>
      </w:r>
      <w:r w:rsidR="00D82F5E">
        <w:fldChar w:fldCharType="begin"/>
      </w:r>
      <w:r w:rsidR="00D82F5E">
        <w:instrText xml:space="preserve"> ADDIN ZOTERO_ITEM CSL_CITATION {"citationID":"sHJLlMEc","properties":{"formattedCitation":"(Report, 2011)","plainCitation":"(Report, 2011)","noteIndex":0},"citationItems":[{"id":2007,"uris":["http://zotero.org/users/local/lMSdZ3dY/items/KPIZTI9H"],"uri":["http://zotero.org/users/local/lMSdZ3dY/items/KPIZTI9H"],"itemData":{"id":2007,"type":"webpage","title":"Study Linking Vaccine to Autism is Called Fraud","container-title":"The New York Times","author":[{"family":"Report","given":""}],"issued":{"date-parts":[["2011",1,6]]}}}],"schema":"https://github.com/citation-style-language/schema/raw/master/csl-citation.json"} </w:instrText>
      </w:r>
      <w:r w:rsidR="00D82F5E">
        <w:fldChar w:fldCharType="separate"/>
      </w:r>
      <w:r w:rsidR="00D82F5E" w:rsidRPr="00D82F5E">
        <w:rPr>
          <w:rFonts w:ascii="Times New Roman" w:hAnsi="Times New Roman" w:cs="Times New Roman"/>
        </w:rPr>
        <w:t>(Report, 2011)</w:t>
      </w:r>
      <w:r w:rsidR="00D82F5E">
        <w:fldChar w:fldCharType="end"/>
      </w:r>
      <w:r w:rsidR="00F921E7">
        <w:t xml:space="preserve">. </w:t>
      </w:r>
      <w:r w:rsidR="001F0E2B">
        <w:t>Th</w:t>
      </w:r>
      <w:r w:rsidR="00295041">
        <w:t>is</w:t>
      </w:r>
      <w:r w:rsidR="001F0E2B">
        <w:t xml:space="preserve"> evidence </w:t>
      </w:r>
      <w:r w:rsidR="00295041">
        <w:t>is</w:t>
      </w:r>
      <w:r w:rsidR="001F0E2B">
        <w:t xml:space="preserve"> enough to </w:t>
      </w:r>
      <w:r w:rsidR="00DD7EA7">
        <w:t>establish</w:t>
      </w:r>
      <w:r w:rsidR="001F0E2B">
        <w:t xml:space="preserve"> that the claim presented by Dr. Wakefield was a complete fraud that badly influence</w:t>
      </w:r>
      <w:r w:rsidR="00295041">
        <w:t>s</w:t>
      </w:r>
      <w:r w:rsidR="001F0E2B">
        <w:t xml:space="preserve"> the approach of vaccination. </w:t>
      </w:r>
      <w:r w:rsidR="00120423">
        <w:t>The detailed examination of the entire cas</w:t>
      </w:r>
      <w:r w:rsidR="00295041">
        <w:t>e helped to determine that it was</w:t>
      </w:r>
      <w:r w:rsidR="00120423">
        <w:t xml:space="preserve"> not</w:t>
      </w:r>
      <w:r w:rsidR="00295041">
        <w:t xml:space="preserve"> a</w:t>
      </w:r>
      <w:r w:rsidR="00120423">
        <w:t xml:space="preserve"> mistake by Dr. Wakefield, instead</w:t>
      </w:r>
      <w:r w:rsidR="00295041">
        <w:t>,</w:t>
      </w:r>
      <w:r w:rsidR="00120423">
        <w:t xml:space="preserve"> it is </w:t>
      </w:r>
      <w:r w:rsidR="00295041">
        <w:t xml:space="preserve">a </w:t>
      </w:r>
      <w:r w:rsidR="00120423">
        <w:t>serious research offen</w:t>
      </w:r>
      <w:r w:rsidR="00295041">
        <w:t>c</w:t>
      </w:r>
      <w:r w:rsidR="00120423">
        <w:t>e that badly damage</w:t>
      </w:r>
      <w:r w:rsidR="00295041">
        <w:t>s</w:t>
      </w:r>
      <w:r w:rsidR="00120423">
        <w:t xml:space="preserve"> the healthcare prospect for children. </w:t>
      </w:r>
      <w:r w:rsidR="004A3EFA">
        <w:lastRenderedPageBreak/>
        <w:t xml:space="preserve">There </w:t>
      </w:r>
      <w:r w:rsidR="00295041">
        <w:t>is</w:t>
      </w:r>
      <w:r w:rsidR="004A3EFA">
        <w:t xml:space="preserve"> enough evidence to determine that Dr. Wakefield adopted </w:t>
      </w:r>
      <w:r w:rsidR="00295041">
        <w:t xml:space="preserve">the </w:t>
      </w:r>
      <w:r w:rsidR="004A3EFA">
        <w:t xml:space="preserve">unethical or fabricated approach of research to gain his own benefits of funding. </w:t>
      </w:r>
      <w:r w:rsidR="003F2554">
        <w:t xml:space="preserve">Money is the major factor that encouraged him to adopt the approach of false research work that is later assessed by investigators by establishing different research studies. </w:t>
      </w:r>
    </w:p>
    <w:p w14:paraId="6FA7F6B1" w14:textId="77777777" w:rsidR="001F1474" w:rsidRDefault="001F1474">
      <w:r>
        <w:br w:type="page"/>
      </w:r>
    </w:p>
    <w:p w14:paraId="19AFD31F" w14:textId="6E141C65" w:rsidR="001F1474" w:rsidRPr="00041580" w:rsidRDefault="001F1474" w:rsidP="001F1474">
      <w:pPr>
        <w:pStyle w:val="Title2"/>
        <w:rPr>
          <w:b/>
          <w:bCs/>
        </w:rPr>
      </w:pPr>
      <w:r w:rsidRPr="00041580">
        <w:rPr>
          <w:b/>
          <w:bCs/>
        </w:rPr>
        <w:lastRenderedPageBreak/>
        <w:t>References</w:t>
      </w:r>
    </w:p>
    <w:p w14:paraId="66EDF598" w14:textId="3BDD4303" w:rsidR="00D82F5E" w:rsidRDefault="001F1474" w:rsidP="00D82F5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D82F5E" w:rsidRPr="00D82F5E">
        <w:rPr>
          <w:rFonts w:ascii="Times New Roman" w:hAnsi="Times New Roman" w:cs="Times New Roman"/>
        </w:rPr>
        <w:t>Mordecai, A. (2014, May 12). 20 years ago, a doctor published a study. It was completely made up, and it made us all sicker.</w:t>
      </w:r>
      <w:r w:rsidR="00F06260">
        <w:rPr>
          <w:rFonts w:ascii="Times New Roman" w:hAnsi="Times New Roman" w:cs="Times New Roman"/>
        </w:rPr>
        <w:t xml:space="preserve"> Retrieved from:</w:t>
      </w:r>
    </w:p>
    <w:p w14:paraId="000ADD6D" w14:textId="5E7B9DE2" w:rsidR="00F06260" w:rsidRPr="00F06260" w:rsidRDefault="006400EF" w:rsidP="00AA6EE9">
      <w:pPr>
        <w:ind w:left="720" w:firstLine="0"/>
      </w:pPr>
      <w:hyperlink r:id="rId7" w:history="1">
        <w:r w:rsidR="00487871">
          <w:rPr>
            <w:rStyle w:val="Hyperlink"/>
          </w:rPr>
          <w:t>https://www.upworthy.com/20-years-ago-a-doctor-published-a-study-it-was-completely-made-up-and-it-made-us-all-sicker</w:t>
        </w:r>
      </w:hyperlink>
    </w:p>
    <w:p w14:paraId="51F3AC06" w14:textId="1F01E257" w:rsidR="00D82F5E" w:rsidRDefault="00D82F5E" w:rsidP="00D82F5E">
      <w:pPr>
        <w:pStyle w:val="Bibliography"/>
        <w:rPr>
          <w:rFonts w:ascii="Times New Roman" w:hAnsi="Times New Roman" w:cs="Times New Roman"/>
        </w:rPr>
      </w:pPr>
      <w:r w:rsidRPr="00D82F5E">
        <w:rPr>
          <w:rFonts w:ascii="Times New Roman" w:hAnsi="Times New Roman" w:cs="Times New Roman"/>
        </w:rPr>
        <w:t>Report. (2011, January 6). Study Linking Vaccine to Autism is Called Fraud.</w:t>
      </w:r>
      <w:r w:rsidR="0014707C">
        <w:rPr>
          <w:rFonts w:ascii="Times New Roman" w:hAnsi="Times New Roman" w:cs="Times New Roman"/>
        </w:rPr>
        <w:t xml:space="preserve"> Retrieved from:</w:t>
      </w:r>
    </w:p>
    <w:bookmarkStart w:id="0" w:name="_GoBack"/>
    <w:bookmarkEnd w:id="0"/>
    <w:p w14:paraId="2654E89E" w14:textId="46C5EDB3" w:rsidR="0014707C" w:rsidRPr="0014707C" w:rsidRDefault="006400EF" w:rsidP="00AA6EE9">
      <w:pPr>
        <w:ind w:left="720" w:firstLine="0"/>
      </w:pPr>
      <w:r>
        <w:fldChar w:fldCharType="begin"/>
      </w:r>
      <w:r>
        <w:instrText xml:space="preserve"> HYPERLINK "https://archive.nytimes.com/query.nytimes.com/gst/fullpage-9C02E7DC1E3BF935A35752C0A9679D8B63.html" </w:instrText>
      </w:r>
      <w:r>
        <w:fldChar w:fldCharType="separate"/>
      </w:r>
      <w:r w:rsidR="00F06260">
        <w:rPr>
          <w:rStyle w:val="Hyperlink"/>
        </w:rPr>
        <w:t>https://archive.nytimes.com/query.nytimes.com/gst/fullpage-9C02E7DC1E3BF935A35752C0A9679D8B63.html</w:t>
      </w:r>
      <w:r>
        <w:rPr>
          <w:rStyle w:val="Hyperlink"/>
        </w:rPr>
        <w:fldChar w:fldCharType="end"/>
      </w:r>
    </w:p>
    <w:p w14:paraId="149234F9" w14:textId="0C1B39ED" w:rsidR="001F1474" w:rsidRDefault="001F1474" w:rsidP="00D82F5E">
      <w:pPr>
        <w:pStyle w:val="Title2"/>
        <w:jc w:val="left"/>
      </w:pPr>
      <w:r>
        <w:fldChar w:fldCharType="end"/>
      </w:r>
    </w:p>
    <w:p w14:paraId="76BB1FAA" w14:textId="77777777" w:rsidR="00695BE3" w:rsidRDefault="00695BE3" w:rsidP="00695BE3">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0983AF" w14:textId="77777777" w:rsidR="006400EF" w:rsidRDefault="006400EF">
      <w:pPr>
        <w:spacing w:line="240" w:lineRule="auto"/>
      </w:pPr>
      <w:r>
        <w:separator/>
      </w:r>
    </w:p>
    <w:p w14:paraId="310D956F" w14:textId="77777777" w:rsidR="006400EF" w:rsidRDefault="006400EF"/>
  </w:endnote>
  <w:endnote w:type="continuationSeparator" w:id="0">
    <w:p w14:paraId="0A71CAB8" w14:textId="77777777" w:rsidR="006400EF" w:rsidRDefault="006400EF">
      <w:pPr>
        <w:spacing w:line="240" w:lineRule="auto"/>
      </w:pPr>
      <w:r>
        <w:continuationSeparator/>
      </w:r>
    </w:p>
    <w:p w14:paraId="4A7AA6F8" w14:textId="77777777" w:rsidR="006400EF" w:rsidRDefault="006400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65175E" w14:textId="77777777" w:rsidR="006400EF" w:rsidRDefault="006400EF">
      <w:pPr>
        <w:spacing w:line="240" w:lineRule="auto"/>
      </w:pPr>
      <w:r>
        <w:separator/>
      </w:r>
    </w:p>
    <w:p w14:paraId="363E691C" w14:textId="77777777" w:rsidR="006400EF" w:rsidRDefault="006400EF"/>
  </w:footnote>
  <w:footnote w:type="continuationSeparator" w:id="0">
    <w:p w14:paraId="7A2D0A84" w14:textId="77777777" w:rsidR="006400EF" w:rsidRDefault="006400EF">
      <w:pPr>
        <w:spacing w:line="240" w:lineRule="auto"/>
      </w:pPr>
      <w:r>
        <w:continuationSeparator/>
      </w:r>
    </w:p>
    <w:p w14:paraId="2CF9691C" w14:textId="77777777" w:rsidR="006400EF" w:rsidRDefault="006400E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264D631A" w:rsidR="00E81978" w:rsidRDefault="001063B9">
    <w:pPr>
      <w:pStyle w:val="Header"/>
    </w:pPr>
    <w:r>
      <w:t>BIOLOGY AND LIFE SCIENCE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A6EE9">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5F656EA8" w:rsidR="00E81978" w:rsidRDefault="005D3A03">
    <w:pPr>
      <w:pStyle w:val="Header"/>
      <w:rPr>
        <w:rStyle w:val="Strong"/>
      </w:rPr>
    </w:pPr>
    <w:r>
      <w:t xml:space="preserve">Running head: </w:t>
    </w:r>
    <w:r w:rsidR="001063B9">
      <w:t>BIOLOGY AND LIFE SCIENCE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A6EE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20AA5"/>
    <w:rsid w:val="00041580"/>
    <w:rsid w:val="00053143"/>
    <w:rsid w:val="0008137B"/>
    <w:rsid w:val="000A40AE"/>
    <w:rsid w:val="000B50A6"/>
    <w:rsid w:val="000D3F41"/>
    <w:rsid w:val="001063B9"/>
    <w:rsid w:val="00120423"/>
    <w:rsid w:val="00146FEB"/>
    <w:rsid w:val="0014707C"/>
    <w:rsid w:val="0016245D"/>
    <w:rsid w:val="001A5C2A"/>
    <w:rsid w:val="001C299F"/>
    <w:rsid w:val="001F0E2B"/>
    <w:rsid w:val="001F1474"/>
    <w:rsid w:val="00200137"/>
    <w:rsid w:val="00292319"/>
    <w:rsid w:val="00295041"/>
    <w:rsid w:val="002B4968"/>
    <w:rsid w:val="002D126A"/>
    <w:rsid w:val="002D17CA"/>
    <w:rsid w:val="00353FDD"/>
    <w:rsid w:val="00355DCA"/>
    <w:rsid w:val="00357ABE"/>
    <w:rsid w:val="003A6314"/>
    <w:rsid w:val="003B3AD9"/>
    <w:rsid w:val="003C0068"/>
    <w:rsid w:val="003C79B7"/>
    <w:rsid w:val="003F2554"/>
    <w:rsid w:val="004724D7"/>
    <w:rsid w:val="00487871"/>
    <w:rsid w:val="004A3EFA"/>
    <w:rsid w:val="004C3DA7"/>
    <w:rsid w:val="004F0138"/>
    <w:rsid w:val="00531C8C"/>
    <w:rsid w:val="00551A02"/>
    <w:rsid w:val="005534FA"/>
    <w:rsid w:val="00561689"/>
    <w:rsid w:val="00594143"/>
    <w:rsid w:val="005B3A43"/>
    <w:rsid w:val="005C39B5"/>
    <w:rsid w:val="005D3A03"/>
    <w:rsid w:val="005F4695"/>
    <w:rsid w:val="006400EF"/>
    <w:rsid w:val="00654EEB"/>
    <w:rsid w:val="0068332A"/>
    <w:rsid w:val="00695BE3"/>
    <w:rsid w:val="007349E4"/>
    <w:rsid w:val="007909C1"/>
    <w:rsid w:val="007D3505"/>
    <w:rsid w:val="007F25A6"/>
    <w:rsid w:val="008002C0"/>
    <w:rsid w:val="00867907"/>
    <w:rsid w:val="00883A94"/>
    <w:rsid w:val="00887931"/>
    <w:rsid w:val="008B6C11"/>
    <w:rsid w:val="008C5323"/>
    <w:rsid w:val="008D477A"/>
    <w:rsid w:val="00931593"/>
    <w:rsid w:val="00992842"/>
    <w:rsid w:val="009A6A3B"/>
    <w:rsid w:val="00A215EF"/>
    <w:rsid w:val="00A345C6"/>
    <w:rsid w:val="00AA6EE9"/>
    <w:rsid w:val="00AD35FF"/>
    <w:rsid w:val="00AE0514"/>
    <w:rsid w:val="00AF4F4E"/>
    <w:rsid w:val="00B436B9"/>
    <w:rsid w:val="00B47005"/>
    <w:rsid w:val="00B823AA"/>
    <w:rsid w:val="00B9252E"/>
    <w:rsid w:val="00BA45DB"/>
    <w:rsid w:val="00BF4184"/>
    <w:rsid w:val="00C0601E"/>
    <w:rsid w:val="00C31D30"/>
    <w:rsid w:val="00C36128"/>
    <w:rsid w:val="00C6108E"/>
    <w:rsid w:val="00C738DD"/>
    <w:rsid w:val="00CD6E39"/>
    <w:rsid w:val="00CE2EAA"/>
    <w:rsid w:val="00CF6E91"/>
    <w:rsid w:val="00D7713F"/>
    <w:rsid w:val="00D82F5E"/>
    <w:rsid w:val="00D85B68"/>
    <w:rsid w:val="00D96E4E"/>
    <w:rsid w:val="00DA14BC"/>
    <w:rsid w:val="00DD7EA7"/>
    <w:rsid w:val="00E160CA"/>
    <w:rsid w:val="00E37340"/>
    <w:rsid w:val="00E53777"/>
    <w:rsid w:val="00E6004D"/>
    <w:rsid w:val="00E81978"/>
    <w:rsid w:val="00E84701"/>
    <w:rsid w:val="00EE5314"/>
    <w:rsid w:val="00F0072C"/>
    <w:rsid w:val="00F06260"/>
    <w:rsid w:val="00F379B7"/>
    <w:rsid w:val="00F47D80"/>
    <w:rsid w:val="00F525FA"/>
    <w:rsid w:val="00F81C91"/>
    <w:rsid w:val="00F921E7"/>
    <w:rsid w:val="00F966FB"/>
    <w:rsid w:val="00FB029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04158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upworthy.com/20-years-ago-a-doctor-published-a-study-it-was-completely-made-up-and-it-made-us-all-sick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35</Words>
  <Characters>533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6-2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mTiDQV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